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00EF6A72" w:rsidR="00557051" w:rsidRPr="00557051" w:rsidRDefault="0058689A" w:rsidP="00557051">
      <w:pPr>
        <w:pStyle w:val="Title"/>
      </w:pPr>
      <w:r>
        <w:t xml:space="preserve">Workshop </w:t>
      </w:r>
      <w:r w:rsidR="00A86C45">
        <w:t>3</w:t>
      </w:r>
    </w:p>
    <w:p w14:paraId="5165F8D6" w14:textId="1C585ECD" w:rsidR="007771D6" w:rsidRDefault="007771D6" w:rsidP="007771D6">
      <w:pPr>
        <w:jc w:val="center"/>
      </w:pPr>
      <w:r>
        <w:t xml:space="preserve">Course: </w:t>
      </w:r>
      <w:r w:rsidR="00962090">
        <w:rPr>
          <w:b/>
          <w:bCs/>
        </w:rPr>
        <w:t>War and Peace</w:t>
      </w:r>
    </w:p>
    <w:p w14:paraId="770C2103" w14:textId="5FEE0130" w:rsidR="007771D6" w:rsidRDefault="007771D6" w:rsidP="007771D6">
      <w:pPr>
        <w:jc w:val="center"/>
      </w:pPr>
      <w:r>
        <w:t xml:space="preserve">Instructor: </w:t>
      </w:r>
      <w:r w:rsidR="00962090">
        <w:rPr>
          <w:b/>
          <w:bCs/>
        </w:rPr>
        <w:t>Andrew Santora</w:t>
      </w:r>
    </w:p>
    <w:p w14:paraId="6BABE1BA" w14:textId="1FD2B6F8" w:rsidR="007771D6" w:rsidRDefault="007771D6" w:rsidP="007771D6">
      <w:pPr>
        <w:jc w:val="center"/>
      </w:pPr>
      <w:r>
        <w:t xml:space="preserve">Student: </w:t>
      </w:r>
      <w:r w:rsidRPr="007771D6">
        <w:rPr>
          <w:b/>
          <w:bCs/>
        </w:rPr>
        <w:t>Jakob Werle</w:t>
      </w:r>
    </w:p>
    <w:p w14:paraId="31CCE9AE" w14:textId="625527D5" w:rsidR="007771D6" w:rsidRDefault="007771D6" w:rsidP="007771D6">
      <w:pPr>
        <w:jc w:val="center"/>
        <w:rPr>
          <w:b/>
          <w:bCs/>
        </w:rPr>
      </w:pPr>
      <w:r>
        <w:t xml:space="preserve">Submission Date: </w:t>
      </w:r>
      <w:r w:rsidRPr="007771D6">
        <w:rPr>
          <w:b/>
          <w:bCs/>
        </w:rPr>
        <w:t>2024-0</w:t>
      </w:r>
      <w:r w:rsidR="0058689A">
        <w:rPr>
          <w:b/>
          <w:bCs/>
        </w:rPr>
        <w:t>7-</w:t>
      </w:r>
      <w:r w:rsidR="00A86C45">
        <w:rPr>
          <w:b/>
          <w:bCs/>
        </w:rPr>
        <w:t>21</w:t>
      </w:r>
    </w:p>
    <w:p w14:paraId="54A3AE1D" w14:textId="69839CE2" w:rsidR="00437C93" w:rsidRPr="007D0D96" w:rsidRDefault="00437C93" w:rsidP="007D0D96">
      <w:pPr>
        <w:rPr>
          <w:b/>
          <w:bCs/>
        </w:rPr>
      </w:pPr>
      <w:r>
        <w:br w:type="page"/>
      </w:r>
    </w:p>
    <w:p w14:paraId="78EA1806" w14:textId="0F99AD79" w:rsidR="00437C93" w:rsidRDefault="00F241EA">
      <w:pPr>
        <w:spacing w:line="278" w:lineRule="auto"/>
      </w:pPr>
      <w:r>
        <w:lastRenderedPageBreak/>
        <w:t>Citation</w:t>
      </w:r>
      <w:r w:rsidR="00437C93">
        <w:t xml:space="preserve"> 1:</w:t>
      </w:r>
      <w:r w:rsidR="00EA219D">
        <w:t xml:space="preserve"> </w:t>
      </w:r>
      <w:r w:rsidR="00EA219D">
        <w:fldChar w:fldCharType="begin"/>
      </w:r>
      <w:r w:rsidR="00EA219D">
        <w:instrText xml:space="preserve"> ADDIN ZOTERO_ITEM CSL_CITATION {"citationID":"WsEPKYVo","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EA219D">
        <w:fldChar w:fldCharType="separate"/>
      </w:r>
      <w:r w:rsidR="00EA219D" w:rsidRPr="00EA219D">
        <w:rPr>
          <w:rFonts w:cs="Times New Roman"/>
        </w:rPr>
        <w:t>(Warnke et al., 2024)</w:t>
      </w:r>
      <w:r w:rsidR="00EA219D">
        <w:fldChar w:fldCharType="end"/>
      </w:r>
    </w:p>
    <w:p w14:paraId="02ED56C0" w14:textId="2E8A95EA" w:rsidR="00437C93" w:rsidRDefault="00F241EA" w:rsidP="00437C93">
      <w:pPr>
        <w:spacing w:line="278" w:lineRule="auto"/>
      </w:pPr>
      <w:r>
        <w:t>Citation</w:t>
      </w:r>
      <w:r w:rsidR="00437C93">
        <w:t xml:space="preserve"> 2:</w:t>
      </w:r>
      <w:r w:rsidR="00EA219D">
        <w:t xml:space="preserve"> </w:t>
      </w:r>
      <w:r w:rsidR="00EA219D">
        <w:fldChar w:fldCharType="begin"/>
      </w:r>
      <w:r w:rsidR="00EA219D">
        <w:instrText xml:space="preserve"> ADDIN ZOTERO_ITEM CSL_CITATION {"citationID":"qVl2Qhkp","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rsidR="00EA219D">
        <w:fldChar w:fldCharType="separate"/>
      </w:r>
      <w:r w:rsidR="00EA219D" w:rsidRPr="00EA219D">
        <w:rPr>
          <w:rFonts w:cs="Times New Roman"/>
        </w:rPr>
        <w:t>(SEGEV, 2024)</w:t>
      </w:r>
      <w:r w:rsidR="00EA219D">
        <w:fldChar w:fldCharType="end"/>
      </w:r>
    </w:p>
    <w:p w14:paraId="109B9CD8" w14:textId="477E73C9" w:rsidR="007047E1" w:rsidRDefault="00F241EA" w:rsidP="00437C93">
      <w:pPr>
        <w:spacing w:line="278" w:lineRule="auto"/>
      </w:pPr>
      <w:r>
        <w:t>Citation</w:t>
      </w:r>
      <w:r w:rsidR="007047E1">
        <w:t xml:space="preserve"> 3:</w:t>
      </w:r>
      <w:r w:rsidR="007E6E4E">
        <w:t xml:space="preserve"> </w:t>
      </w:r>
      <w:r w:rsidR="007E6E4E">
        <w:fldChar w:fldCharType="begin"/>
      </w:r>
      <w:r w:rsidR="007E6E4E">
        <w:instrText xml:space="preserve"> ADDIN ZOTERO_ITEM CSL_CITATION {"citationID":"w2hPLebK","properties":{"formattedCitation":"(Carpenter, 1904)","plainCitation":"(Carpenter, 1904)","noteIndex":0},"citationItems":[{"id":189,"uris":["http://zotero.org/users/12916010/items/UV37M7YS"],"itemData":{"id":189,"type":"article-newspaper","abstract":"It was in his apartments at the Sherwood studios that I chatted with Israel Zangwill about the Zionist' movement and the new Jewish state, which is to be built up in the highlands of East Africa. Mr.","archive":"ProQuest Historical Newspapers: The Atlanta Constitution","archive_location":"495885131","container-title":"The Atlanta Constitution (1881-1945)","event-place":"Atlanta, Ga.","ISSN":"24731609","language":"English","page":"1-f7","publisher-place":"Atlanta, Ga.","title":"JEWS PLAN TO BUILD NEW ZION IN EAST AFRICA: ISRAEL ZANGWILL TALKS ABOUT LAND GREAT BRITAIN HAS GIVEN HIS PEOPLE---HOW ZIONISTS HOPE TO GET PALENSTINE","author":[{"family":"Carpenter","given":"Frank G"}],"issued":{"date-parts":[["1904",11,27]]}}}],"schema":"https://github.com/citation-style-language/schema/raw/master/csl-citation.json"} </w:instrText>
      </w:r>
      <w:r w:rsidR="007E6E4E">
        <w:fldChar w:fldCharType="separate"/>
      </w:r>
      <w:r w:rsidR="007E6E4E" w:rsidRPr="007E6E4E">
        <w:rPr>
          <w:rFonts w:cs="Times New Roman"/>
        </w:rPr>
        <w:t>(Carpenter, 1904)</w:t>
      </w:r>
      <w:r w:rsidR="007E6E4E">
        <w:fldChar w:fldCharType="end"/>
      </w:r>
    </w:p>
    <w:p w14:paraId="1FDA491F" w14:textId="10A70708" w:rsidR="007047E1" w:rsidRDefault="00F241EA" w:rsidP="00437C93">
      <w:pPr>
        <w:spacing w:line="278" w:lineRule="auto"/>
      </w:pPr>
      <w:r>
        <w:t>Citation</w:t>
      </w:r>
      <w:r w:rsidR="007047E1">
        <w:t xml:space="preserve"> 4:</w:t>
      </w:r>
      <w:r w:rsidR="000C17DA">
        <w:t xml:space="preserve"> </w:t>
      </w:r>
      <w:r w:rsidR="00E92F95">
        <w:fldChar w:fldCharType="begin"/>
      </w:r>
      <w:r w:rsidR="00E92F95">
        <w:instrText xml:space="preserve"> ADDIN ZOTERO_ITEM CSL_CITATION {"citationID":"001Ba5pn","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E92F95">
        <w:fldChar w:fldCharType="separate"/>
      </w:r>
      <w:r w:rsidR="00E92F95" w:rsidRPr="00E92F95">
        <w:rPr>
          <w:rFonts w:cs="Times New Roman"/>
        </w:rPr>
        <w:t>(Barak, 2005)</w:t>
      </w:r>
      <w:r w:rsidR="00E92F95">
        <w:fldChar w:fldCharType="end"/>
      </w:r>
    </w:p>
    <w:p w14:paraId="08D18B9A" w14:textId="61BE8B29" w:rsidR="007047E1" w:rsidRDefault="00F241EA" w:rsidP="00437C93">
      <w:pPr>
        <w:spacing w:line="278" w:lineRule="auto"/>
      </w:pPr>
      <w:r>
        <w:t>Citation</w:t>
      </w:r>
      <w:r w:rsidR="007047E1">
        <w:t xml:space="preserve"> 5:</w:t>
      </w:r>
      <w:r w:rsidR="002D3FC7">
        <w:t xml:space="preserve"> </w:t>
      </w:r>
      <w:r w:rsidR="004F33B6">
        <w:fldChar w:fldCharType="begin"/>
      </w:r>
      <w:r w:rsidR="004F33B6">
        <w:instrText xml:space="preserve"> ADDIN ZOTERO_ITEM CSL_CITATION {"citationID":"l5oc9RZ0","properties":{"formattedCitation":"(Kacowicz, 2005)","plainCitation":"(Kacowicz, 2005)","noteIndex":0},"citationItems":[{"id":206,"uris":["http://zotero.org/users/12916010/items/R7FMM6BZ"],"itemData":{"id":206,"type":"article-journal","abstract":"This article presents the contending narratives of the failure of the Israeli-Palestinian peace process. The narratives refer to the ?Oslo? peace process of 1993-2000, the negotiations at Camp David (July 2000) and Taba (January 2001), and the ongoing asymmetrical war between Israel and the Palestinians since September 2000.They encompass the ?official? social reconstructions of how the Israeli government and the Palestinian Authority (PA) and the PLO present the facts and interpret the attitudes of both parties. Moreover, those narratives are almost identical in their logic, though diametrically opposed to each other. Each party blames, totally and unconditionally, the failure of the peace process upon the malign intentions of political destruction and annihilation of the other.The rationale for the paper is that narratives, which are ?stories with a plot?, do matter, since they shape our identity and our norms, which are crucial components of our reconstruction of social reality. In other words, narratives help to recreate self-perpetuating processes of wishful thinking and self-fulfilling prophecies by providing us with a moral and practical justification, ex post facto, for our acts.","container-title":"Cooperation and Conflict","DOI":"10.1177/0010836705055069","ISSN":"0010-8367","issue":"3","note":"publisher: SAGE Publications Ltd","page":"343-360","title":"Rashomon in the Middle East: Clashing Narratives, Images, and Frames in the                 Israeli-Palestinian Conflict","volume":"40","author":[{"family":"Kacowicz","given":"Arie M."}],"issued":{"date-parts":[["2005",9,1]]}}}],"schema":"https://github.com/citation-style-language/schema/raw/master/csl-citation.json"} </w:instrText>
      </w:r>
      <w:r w:rsidR="004F33B6">
        <w:fldChar w:fldCharType="separate"/>
      </w:r>
      <w:r w:rsidR="004F33B6" w:rsidRPr="004F33B6">
        <w:rPr>
          <w:rFonts w:cs="Times New Roman"/>
        </w:rPr>
        <w:t>(</w:t>
      </w:r>
      <w:proofErr w:type="spellStart"/>
      <w:r w:rsidR="004F33B6" w:rsidRPr="004F33B6">
        <w:rPr>
          <w:rFonts w:cs="Times New Roman"/>
        </w:rPr>
        <w:t>Kacowicz</w:t>
      </w:r>
      <w:proofErr w:type="spellEnd"/>
      <w:r w:rsidR="004F33B6" w:rsidRPr="004F33B6">
        <w:rPr>
          <w:rFonts w:cs="Times New Roman"/>
        </w:rPr>
        <w:t>, 2005)</w:t>
      </w:r>
      <w:r w:rsidR="004F33B6">
        <w:fldChar w:fldCharType="end"/>
      </w:r>
    </w:p>
    <w:p w14:paraId="39D37A72" w14:textId="4CD7E938" w:rsidR="00EA219D" w:rsidRDefault="00EA219D" w:rsidP="00EA219D">
      <w:pPr>
        <w:pStyle w:val="Heading1"/>
      </w:pPr>
      <w:r>
        <w:t>References</w:t>
      </w:r>
    </w:p>
    <w:p w14:paraId="7D87E8A7" w14:textId="77777777" w:rsidR="004F33B6" w:rsidRPr="004F33B6" w:rsidRDefault="00EA219D" w:rsidP="004F33B6">
      <w:pPr>
        <w:pStyle w:val="Bibliography"/>
        <w:rPr>
          <w:rFonts w:cs="Times New Roman"/>
        </w:rPr>
      </w:pPr>
      <w:r>
        <w:fldChar w:fldCharType="begin"/>
      </w:r>
      <w:r>
        <w:instrText xml:space="preserve"> ADDIN ZOTERO_BIBL {"uncited":[],"omitted":[],"custom":[]} CSL_BIBLIOGRAPHY </w:instrText>
      </w:r>
      <w:r>
        <w:fldChar w:fldCharType="separate"/>
      </w:r>
      <w:r w:rsidR="004F33B6" w:rsidRPr="004F33B6">
        <w:rPr>
          <w:rFonts w:cs="Times New Roman"/>
        </w:rPr>
        <w:t xml:space="preserve">Barak, O. (2005). The Failure of the Israeli–Palestinian Peace Process, 1993–2000. </w:t>
      </w:r>
      <w:r w:rsidR="004F33B6" w:rsidRPr="004F33B6">
        <w:rPr>
          <w:rFonts w:cs="Times New Roman"/>
          <w:i/>
          <w:iCs/>
        </w:rPr>
        <w:t>Journal of Peace Research</w:t>
      </w:r>
      <w:r w:rsidR="004F33B6" w:rsidRPr="004F33B6">
        <w:rPr>
          <w:rFonts w:cs="Times New Roman"/>
        </w:rPr>
        <w:t xml:space="preserve">, </w:t>
      </w:r>
      <w:r w:rsidR="004F33B6" w:rsidRPr="004F33B6">
        <w:rPr>
          <w:rFonts w:cs="Times New Roman"/>
          <w:i/>
          <w:iCs/>
        </w:rPr>
        <w:t>42</w:t>
      </w:r>
      <w:r w:rsidR="004F33B6" w:rsidRPr="004F33B6">
        <w:rPr>
          <w:rFonts w:cs="Times New Roman"/>
        </w:rPr>
        <w:t>(6), 719–736. https://doi.org/10.1177/0022343305057889</w:t>
      </w:r>
    </w:p>
    <w:p w14:paraId="61F539F7" w14:textId="77777777" w:rsidR="004F33B6" w:rsidRPr="004F33B6" w:rsidRDefault="004F33B6" w:rsidP="004F33B6">
      <w:pPr>
        <w:pStyle w:val="Bibliography"/>
        <w:rPr>
          <w:rFonts w:cs="Times New Roman"/>
        </w:rPr>
      </w:pPr>
      <w:r w:rsidRPr="004F33B6">
        <w:rPr>
          <w:rFonts w:cs="Times New Roman"/>
        </w:rPr>
        <w:t xml:space="preserve">Carpenter, F. G. (1904, November 27). JEWS PLAN TO BUILD NEW ZION IN EAST AFRICA: ISRAEL ZANGWILL TALKS ABOUT LAND GREAT BRITAIN HAS GIVEN HIS PEOPLE---HOW ZIONISTS HOPE TO GET PALENSTINE. </w:t>
      </w:r>
      <w:r w:rsidRPr="004F33B6">
        <w:rPr>
          <w:rFonts w:cs="Times New Roman"/>
          <w:i/>
          <w:iCs/>
        </w:rPr>
        <w:t>The Atlanta Constitution (1881-1945)</w:t>
      </w:r>
      <w:r w:rsidRPr="004F33B6">
        <w:rPr>
          <w:rFonts w:cs="Times New Roman"/>
        </w:rPr>
        <w:t>, 1-f7.</w:t>
      </w:r>
    </w:p>
    <w:p w14:paraId="17BD96C5" w14:textId="77777777" w:rsidR="004F33B6" w:rsidRPr="004F33B6" w:rsidRDefault="004F33B6" w:rsidP="004F33B6">
      <w:pPr>
        <w:pStyle w:val="Bibliography"/>
        <w:rPr>
          <w:rFonts w:cs="Times New Roman"/>
        </w:rPr>
      </w:pPr>
      <w:proofErr w:type="spellStart"/>
      <w:r w:rsidRPr="004F33B6">
        <w:rPr>
          <w:rFonts w:cs="Times New Roman"/>
        </w:rPr>
        <w:t>Kacowicz</w:t>
      </w:r>
      <w:proofErr w:type="spellEnd"/>
      <w:r w:rsidRPr="004F33B6">
        <w:rPr>
          <w:rFonts w:cs="Times New Roman"/>
        </w:rPr>
        <w:t xml:space="preserve">, A. M. (2005). Rashomon in the Middle East: Clashing Narratives, Images, and Frames in the                 Israeli-Palestinian Conflict. </w:t>
      </w:r>
      <w:r w:rsidRPr="004F33B6">
        <w:rPr>
          <w:rFonts w:cs="Times New Roman"/>
          <w:i/>
          <w:iCs/>
        </w:rPr>
        <w:t>Cooperation and Conflict</w:t>
      </w:r>
      <w:r w:rsidRPr="004F33B6">
        <w:rPr>
          <w:rFonts w:cs="Times New Roman"/>
        </w:rPr>
        <w:t xml:space="preserve">, </w:t>
      </w:r>
      <w:r w:rsidRPr="004F33B6">
        <w:rPr>
          <w:rFonts w:cs="Times New Roman"/>
          <w:i/>
          <w:iCs/>
        </w:rPr>
        <w:t>40</w:t>
      </w:r>
      <w:r w:rsidRPr="004F33B6">
        <w:rPr>
          <w:rFonts w:cs="Times New Roman"/>
        </w:rPr>
        <w:t>(3), 343–360. https://doi.org/10.1177/0010836705055069</w:t>
      </w:r>
    </w:p>
    <w:p w14:paraId="5F4DB578" w14:textId="77777777" w:rsidR="004F33B6" w:rsidRPr="004F33B6" w:rsidRDefault="004F33B6" w:rsidP="004F33B6">
      <w:pPr>
        <w:pStyle w:val="Bibliography"/>
        <w:rPr>
          <w:rFonts w:cs="Times New Roman"/>
        </w:rPr>
      </w:pPr>
      <w:r w:rsidRPr="004F33B6">
        <w:rPr>
          <w:rFonts w:cs="Times New Roman"/>
        </w:rPr>
        <w:t xml:space="preserve">SEGEV, T. (2024). Israel’s Forever War: The Long History of Managing—Rather Than Solving—The Conflict. </w:t>
      </w:r>
      <w:r w:rsidRPr="004F33B6">
        <w:rPr>
          <w:rFonts w:cs="Times New Roman"/>
          <w:i/>
          <w:iCs/>
        </w:rPr>
        <w:t>Foreign Affairs</w:t>
      </w:r>
      <w:r w:rsidRPr="004F33B6">
        <w:rPr>
          <w:rFonts w:cs="Times New Roman"/>
        </w:rPr>
        <w:t xml:space="preserve">, </w:t>
      </w:r>
      <w:r w:rsidRPr="004F33B6">
        <w:rPr>
          <w:rFonts w:cs="Times New Roman"/>
          <w:i/>
          <w:iCs/>
        </w:rPr>
        <w:t>103</w:t>
      </w:r>
      <w:r w:rsidRPr="004F33B6">
        <w:rPr>
          <w:rFonts w:cs="Times New Roman"/>
        </w:rPr>
        <w:t>(3), 110–124.</w:t>
      </w:r>
    </w:p>
    <w:p w14:paraId="43379562" w14:textId="77777777" w:rsidR="004F33B6" w:rsidRPr="004F33B6" w:rsidRDefault="004F33B6" w:rsidP="004F33B6">
      <w:pPr>
        <w:pStyle w:val="Bibliography"/>
        <w:rPr>
          <w:rFonts w:cs="Times New Roman"/>
        </w:rPr>
      </w:pPr>
      <w:r w:rsidRPr="004F33B6">
        <w:rPr>
          <w:rFonts w:cs="Times New Roman"/>
        </w:rPr>
        <w:t>Warnke, K., Martinović, B., &amp; Rosler, N. (2024). Territorial ownership perceptions and reconciliation in the Israeli–Palestinian conflict: A person‐</w:t>
      </w:r>
      <w:proofErr w:type="spellStart"/>
      <w:r w:rsidRPr="004F33B6">
        <w:rPr>
          <w:rFonts w:cs="Times New Roman"/>
        </w:rPr>
        <w:t>centred</w:t>
      </w:r>
      <w:proofErr w:type="spellEnd"/>
      <w:r w:rsidRPr="004F33B6">
        <w:rPr>
          <w:rFonts w:cs="Times New Roman"/>
        </w:rPr>
        <w:t xml:space="preserve"> approach. </w:t>
      </w:r>
      <w:r w:rsidRPr="004F33B6">
        <w:rPr>
          <w:rFonts w:cs="Times New Roman"/>
          <w:i/>
          <w:iCs/>
        </w:rPr>
        <w:t>European Journal of Social Psychology</w:t>
      </w:r>
      <w:r w:rsidRPr="004F33B6">
        <w:rPr>
          <w:rFonts w:cs="Times New Roman"/>
        </w:rPr>
        <w:t xml:space="preserve">, </w:t>
      </w:r>
      <w:r w:rsidRPr="004F33B6">
        <w:rPr>
          <w:rFonts w:cs="Times New Roman"/>
          <w:i/>
          <w:iCs/>
        </w:rPr>
        <w:t>54</w:t>
      </w:r>
      <w:r w:rsidRPr="004F33B6">
        <w:rPr>
          <w:rFonts w:cs="Times New Roman"/>
        </w:rPr>
        <w:t>(1), 31–47. https://doi.org/10.1002/ejsp.2993</w:t>
      </w:r>
    </w:p>
    <w:p w14:paraId="23A4DC33" w14:textId="171A80EF" w:rsidR="00EA219D" w:rsidRPr="00EA219D" w:rsidRDefault="00EA219D" w:rsidP="00EA219D">
      <w:r>
        <w:fldChar w:fldCharType="end"/>
      </w:r>
    </w:p>
    <w:sectPr w:rsidR="00EA219D" w:rsidRPr="00EA21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CB126A" w14:textId="77777777" w:rsidR="00E72EFE" w:rsidRDefault="00E72EFE" w:rsidP="00A64929">
      <w:pPr>
        <w:spacing w:after="0" w:line="240" w:lineRule="auto"/>
      </w:pPr>
      <w:r>
        <w:separator/>
      </w:r>
    </w:p>
  </w:endnote>
  <w:endnote w:type="continuationSeparator" w:id="0">
    <w:p w14:paraId="2692B402" w14:textId="77777777" w:rsidR="00E72EFE" w:rsidRDefault="00E72EFE"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A810AD" w14:textId="77777777" w:rsidR="00E72EFE" w:rsidRDefault="00E72EFE" w:rsidP="00A64929">
      <w:pPr>
        <w:spacing w:after="0" w:line="240" w:lineRule="auto"/>
      </w:pPr>
      <w:r>
        <w:separator/>
      </w:r>
    </w:p>
  </w:footnote>
  <w:footnote w:type="continuationSeparator" w:id="0">
    <w:p w14:paraId="58B2C9A9" w14:textId="77777777" w:rsidR="00E72EFE" w:rsidRDefault="00E72EFE"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2"/>
  </w:num>
  <w:num w:numId="2" w16cid:durableId="937447385">
    <w:abstractNumId w:val="1"/>
  </w:num>
  <w:num w:numId="3" w16cid:durableId="1603535094">
    <w:abstractNumId w:val="3"/>
  </w:num>
  <w:num w:numId="4" w16cid:durableId="1525368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206CF"/>
    <w:rsid w:val="00056A5C"/>
    <w:rsid w:val="00064033"/>
    <w:rsid w:val="000A098F"/>
    <w:rsid w:val="000A5AA8"/>
    <w:rsid w:val="000B046A"/>
    <w:rsid w:val="000C17DA"/>
    <w:rsid w:val="000D6B66"/>
    <w:rsid w:val="00152496"/>
    <w:rsid w:val="00171724"/>
    <w:rsid w:val="00177627"/>
    <w:rsid w:val="00177DCE"/>
    <w:rsid w:val="001D5EDA"/>
    <w:rsid w:val="00223CC8"/>
    <w:rsid w:val="00234681"/>
    <w:rsid w:val="00262831"/>
    <w:rsid w:val="002717A2"/>
    <w:rsid w:val="00271E44"/>
    <w:rsid w:val="002C0B4E"/>
    <w:rsid w:val="002C68DC"/>
    <w:rsid w:val="002D3FC7"/>
    <w:rsid w:val="00316270"/>
    <w:rsid w:val="00316CCB"/>
    <w:rsid w:val="0033767C"/>
    <w:rsid w:val="00343EB5"/>
    <w:rsid w:val="00373EF6"/>
    <w:rsid w:val="00377843"/>
    <w:rsid w:val="00392513"/>
    <w:rsid w:val="003C5F0C"/>
    <w:rsid w:val="0041554B"/>
    <w:rsid w:val="00437C93"/>
    <w:rsid w:val="00471F3B"/>
    <w:rsid w:val="004973B0"/>
    <w:rsid w:val="004F33B6"/>
    <w:rsid w:val="005270D7"/>
    <w:rsid w:val="00557051"/>
    <w:rsid w:val="0057708F"/>
    <w:rsid w:val="0058689A"/>
    <w:rsid w:val="005A337B"/>
    <w:rsid w:val="005D6C39"/>
    <w:rsid w:val="005E40CA"/>
    <w:rsid w:val="006153DB"/>
    <w:rsid w:val="00632EEC"/>
    <w:rsid w:val="0068516F"/>
    <w:rsid w:val="0069535F"/>
    <w:rsid w:val="006A46F6"/>
    <w:rsid w:val="006D3C02"/>
    <w:rsid w:val="007047E1"/>
    <w:rsid w:val="00730C22"/>
    <w:rsid w:val="00733566"/>
    <w:rsid w:val="007771D6"/>
    <w:rsid w:val="007A744F"/>
    <w:rsid w:val="007D0D96"/>
    <w:rsid w:val="007E6E4E"/>
    <w:rsid w:val="008357C2"/>
    <w:rsid w:val="00863938"/>
    <w:rsid w:val="0086770E"/>
    <w:rsid w:val="00886939"/>
    <w:rsid w:val="008B29FE"/>
    <w:rsid w:val="008B7FC5"/>
    <w:rsid w:val="008D51D2"/>
    <w:rsid w:val="00962090"/>
    <w:rsid w:val="00962473"/>
    <w:rsid w:val="009D456A"/>
    <w:rsid w:val="009D684F"/>
    <w:rsid w:val="00A4466F"/>
    <w:rsid w:val="00A64929"/>
    <w:rsid w:val="00A831ED"/>
    <w:rsid w:val="00A86C45"/>
    <w:rsid w:val="00A93E50"/>
    <w:rsid w:val="00AA720B"/>
    <w:rsid w:val="00AB0437"/>
    <w:rsid w:val="00AC6EAB"/>
    <w:rsid w:val="00AE0A6D"/>
    <w:rsid w:val="00B03520"/>
    <w:rsid w:val="00B3381D"/>
    <w:rsid w:val="00B34F5E"/>
    <w:rsid w:val="00B47FD9"/>
    <w:rsid w:val="00B67FDC"/>
    <w:rsid w:val="00B907DC"/>
    <w:rsid w:val="00BA4FE2"/>
    <w:rsid w:val="00C30E27"/>
    <w:rsid w:val="00C47A7E"/>
    <w:rsid w:val="00C86E98"/>
    <w:rsid w:val="00CB1A54"/>
    <w:rsid w:val="00CE1274"/>
    <w:rsid w:val="00D27172"/>
    <w:rsid w:val="00D709B1"/>
    <w:rsid w:val="00D81CE4"/>
    <w:rsid w:val="00D8309F"/>
    <w:rsid w:val="00D93C9D"/>
    <w:rsid w:val="00DE7F9B"/>
    <w:rsid w:val="00E164EF"/>
    <w:rsid w:val="00E61DA8"/>
    <w:rsid w:val="00E72EFE"/>
    <w:rsid w:val="00E8477D"/>
    <w:rsid w:val="00E92F95"/>
    <w:rsid w:val="00EA219D"/>
    <w:rsid w:val="00ED473A"/>
    <w:rsid w:val="00F07F8A"/>
    <w:rsid w:val="00F241EA"/>
    <w:rsid w:val="00F26BF3"/>
    <w:rsid w:val="00F7707D"/>
    <w:rsid w:val="00FB49AE"/>
    <w:rsid w:val="00FD0662"/>
    <w:rsid w:val="00FF1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57051"/>
    <w:pPr>
      <w:spacing w:after="80" w:line="240" w:lineRule="auto"/>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57051"/>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 w:type="table" w:styleId="TableGrid">
    <w:name w:val="Table Grid"/>
    <w:basedOn w:val="TableNormal"/>
    <w:uiPriority w:val="39"/>
    <w:rsid w:val="0043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30C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00320">
      <w:bodyDiv w:val="1"/>
      <w:marLeft w:val="0"/>
      <w:marRight w:val="0"/>
      <w:marTop w:val="0"/>
      <w:marBottom w:val="0"/>
      <w:divBdr>
        <w:top w:val="none" w:sz="0" w:space="0" w:color="auto"/>
        <w:left w:val="none" w:sz="0" w:space="0" w:color="auto"/>
        <w:bottom w:val="none" w:sz="0" w:space="0" w:color="auto"/>
        <w:right w:val="none" w:sz="0" w:space="0" w:color="auto"/>
      </w:divBdr>
      <w:divsChild>
        <w:div w:id="863665795">
          <w:marLeft w:val="0"/>
          <w:marRight w:val="0"/>
          <w:marTop w:val="0"/>
          <w:marBottom w:val="0"/>
          <w:divBdr>
            <w:top w:val="none" w:sz="0" w:space="0" w:color="auto"/>
            <w:left w:val="none" w:sz="0" w:space="0" w:color="auto"/>
            <w:bottom w:val="none" w:sz="0" w:space="0" w:color="auto"/>
            <w:right w:val="none" w:sz="0" w:space="0" w:color="auto"/>
          </w:divBdr>
        </w:div>
      </w:divsChild>
    </w:div>
    <w:div w:id="237638694">
      <w:bodyDiv w:val="1"/>
      <w:marLeft w:val="0"/>
      <w:marRight w:val="0"/>
      <w:marTop w:val="0"/>
      <w:marBottom w:val="0"/>
      <w:divBdr>
        <w:top w:val="none" w:sz="0" w:space="0" w:color="auto"/>
        <w:left w:val="none" w:sz="0" w:space="0" w:color="auto"/>
        <w:bottom w:val="none" w:sz="0" w:space="0" w:color="auto"/>
        <w:right w:val="none" w:sz="0" w:space="0" w:color="auto"/>
      </w:divBdr>
      <w:divsChild>
        <w:div w:id="1235166668">
          <w:marLeft w:val="0"/>
          <w:marRight w:val="0"/>
          <w:marTop w:val="0"/>
          <w:marBottom w:val="0"/>
          <w:divBdr>
            <w:top w:val="none" w:sz="0" w:space="0" w:color="auto"/>
            <w:left w:val="none" w:sz="0" w:space="0" w:color="auto"/>
            <w:bottom w:val="none" w:sz="0" w:space="0" w:color="auto"/>
            <w:right w:val="none" w:sz="0" w:space="0" w:color="auto"/>
          </w:divBdr>
          <w:divsChild>
            <w:div w:id="157439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823418">
      <w:bodyDiv w:val="1"/>
      <w:marLeft w:val="0"/>
      <w:marRight w:val="0"/>
      <w:marTop w:val="0"/>
      <w:marBottom w:val="0"/>
      <w:divBdr>
        <w:top w:val="none" w:sz="0" w:space="0" w:color="auto"/>
        <w:left w:val="none" w:sz="0" w:space="0" w:color="auto"/>
        <w:bottom w:val="none" w:sz="0" w:space="0" w:color="auto"/>
        <w:right w:val="none" w:sz="0" w:space="0" w:color="auto"/>
      </w:divBdr>
      <w:divsChild>
        <w:div w:id="777943189">
          <w:marLeft w:val="0"/>
          <w:marRight w:val="0"/>
          <w:marTop w:val="0"/>
          <w:marBottom w:val="0"/>
          <w:divBdr>
            <w:top w:val="none" w:sz="0" w:space="0" w:color="auto"/>
            <w:left w:val="none" w:sz="0" w:space="0" w:color="auto"/>
            <w:bottom w:val="none" w:sz="0" w:space="0" w:color="auto"/>
            <w:right w:val="none" w:sz="0" w:space="0" w:color="auto"/>
          </w:divBdr>
          <w:divsChild>
            <w:div w:id="26222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65861">
      <w:bodyDiv w:val="1"/>
      <w:marLeft w:val="0"/>
      <w:marRight w:val="0"/>
      <w:marTop w:val="0"/>
      <w:marBottom w:val="0"/>
      <w:divBdr>
        <w:top w:val="none" w:sz="0" w:space="0" w:color="auto"/>
        <w:left w:val="none" w:sz="0" w:space="0" w:color="auto"/>
        <w:bottom w:val="none" w:sz="0" w:space="0" w:color="auto"/>
        <w:right w:val="none" w:sz="0" w:space="0" w:color="auto"/>
      </w:divBdr>
      <w:divsChild>
        <w:div w:id="690447752">
          <w:marLeft w:val="0"/>
          <w:marRight w:val="0"/>
          <w:marTop w:val="0"/>
          <w:marBottom w:val="0"/>
          <w:divBdr>
            <w:top w:val="none" w:sz="0" w:space="0" w:color="auto"/>
            <w:left w:val="none" w:sz="0" w:space="0" w:color="auto"/>
            <w:bottom w:val="none" w:sz="0" w:space="0" w:color="auto"/>
            <w:right w:val="none" w:sz="0" w:space="0" w:color="auto"/>
          </w:divBdr>
          <w:divsChild>
            <w:div w:id="153538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60377">
      <w:bodyDiv w:val="1"/>
      <w:marLeft w:val="0"/>
      <w:marRight w:val="0"/>
      <w:marTop w:val="0"/>
      <w:marBottom w:val="0"/>
      <w:divBdr>
        <w:top w:val="none" w:sz="0" w:space="0" w:color="auto"/>
        <w:left w:val="none" w:sz="0" w:space="0" w:color="auto"/>
        <w:bottom w:val="none" w:sz="0" w:space="0" w:color="auto"/>
        <w:right w:val="none" w:sz="0" w:space="0" w:color="auto"/>
      </w:divBdr>
      <w:divsChild>
        <w:div w:id="1342463975">
          <w:marLeft w:val="0"/>
          <w:marRight w:val="0"/>
          <w:marTop w:val="0"/>
          <w:marBottom w:val="0"/>
          <w:divBdr>
            <w:top w:val="none" w:sz="0" w:space="0" w:color="auto"/>
            <w:left w:val="none" w:sz="0" w:space="0" w:color="auto"/>
            <w:bottom w:val="none" w:sz="0" w:space="0" w:color="auto"/>
            <w:right w:val="none" w:sz="0" w:space="0" w:color="auto"/>
          </w:divBdr>
          <w:divsChild>
            <w:div w:id="42192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5088399">
      <w:bodyDiv w:val="1"/>
      <w:marLeft w:val="0"/>
      <w:marRight w:val="0"/>
      <w:marTop w:val="0"/>
      <w:marBottom w:val="0"/>
      <w:divBdr>
        <w:top w:val="none" w:sz="0" w:space="0" w:color="auto"/>
        <w:left w:val="none" w:sz="0" w:space="0" w:color="auto"/>
        <w:bottom w:val="none" w:sz="0" w:space="0" w:color="auto"/>
        <w:right w:val="none" w:sz="0" w:space="0" w:color="auto"/>
      </w:divBdr>
      <w:divsChild>
        <w:div w:id="178617271">
          <w:marLeft w:val="0"/>
          <w:marRight w:val="0"/>
          <w:marTop w:val="0"/>
          <w:marBottom w:val="0"/>
          <w:divBdr>
            <w:top w:val="none" w:sz="0" w:space="0" w:color="auto"/>
            <w:left w:val="none" w:sz="0" w:space="0" w:color="auto"/>
            <w:bottom w:val="none" w:sz="0" w:space="0" w:color="auto"/>
            <w:right w:val="none" w:sz="0" w:space="0" w:color="auto"/>
          </w:divBdr>
        </w:div>
      </w:divsChild>
    </w:div>
    <w:div w:id="1432583187">
      <w:bodyDiv w:val="1"/>
      <w:marLeft w:val="0"/>
      <w:marRight w:val="0"/>
      <w:marTop w:val="0"/>
      <w:marBottom w:val="0"/>
      <w:divBdr>
        <w:top w:val="none" w:sz="0" w:space="0" w:color="auto"/>
        <w:left w:val="none" w:sz="0" w:space="0" w:color="auto"/>
        <w:bottom w:val="none" w:sz="0" w:space="0" w:color="auto"/>
        <w:right w:val="none" w:sz="0" w:space="0" w:color="auto"/>
      </w:divBdr>
      <w:divsChild>
        <w:div w:id="2111119855">
          <w:marLeft w:val="0"/>
          <w:marRight w:val="0"/>
          <w:marTop w:val="0"/>
          <w:marBottom w:val="0"/>
          <w:divBdr>
            <w:top w:val="none" w:sz="0" w:space="0" w:color="auto"/>
            <w:left w:val="none" w:sz="0" w:space="0" w:color="auto"/>
            <w:bottom w:val="none" w:sz="0" w:space="0" w:color="auto"/>
            <w:right w:val="none" w:sz="0" w:space="0" w:color="auto"/>
          </w:divBdr>
        </w:div>
      </w:divsChild>
    </w:div>
    <w:div w:id="1640911947">
      <w:bodyDiv w:val="1"/>
      <w:marLeft w:val="0"/>
      <w:marRight w:val="0"/>
      <w:marTop w:val="0"/>
      <w:marBottom w:val="0"/>
      <w:divBdr>
        <w:top w:val="none" w:sz="0" w:space="0" w:color="auto"/>
        <w:left w:val="none" w:sz="0" w:space="0" w:color="auto"/>
        <w:bottom w:val="none" w:sz="0" w:space="0" w:color="auto"/>
        <w:right w:val="none" w:sz="0" w:space="0" w:color="auto"/>
      </w:divBdr>
      <w:divsChild>
        <w:div w:id="1041520969">
          <w:marLeft w:val="0"/>
          <w:marRight w:val="0"/>
          <w:marTop w:val="0"/>
          <w:marBottom w:val="0"/>
          <w:divBdr>
            <w:top w:val="none" w:sz="0" w:space="0" w:color="auto"/>
            <w:left w:val="none" w:sz="0" w:space="0" w:color="auto"/>
            <w:bottom w:val="none" w:sz="0" w:space="0" w:color="auto"/>
            <w:right w:val="none" w:sz="0" w:space="0" w:color="auto"/>
          </w:divBdr>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96</Words>
  <Characters>910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13</cp:revision>
  <dcterms:created xsi:type="dcterms:W3CDTF">2024-08-11T05:14:00Z</dcterms:created>
  <dcterms:modified xsi:type="dcterms:W3CDTF">2024-08-12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lEBDgA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